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daftar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:rsidTr="00821BA2">
        <w:tc>
          <w:tcPr>
            <w:tcW w:w="9350" w:type="dxa"/>
          </w:tcPr>
          <w:p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:rsidR="00974F1C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E7DDB" w:rsidRDefault="003E7DDB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rradon, I. (2014) ‘Aceh, Contoh Penyelesaian Kejahatan Masa Lalu’,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Kompas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Azhar, T. N. and Trim, B. (2005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Jangan ke Dokter Lagi: keajaiban sistem imun dan kiat menghalau penyakit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Bandung: MQ Publishing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Helianthusonfri, J. (2016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Facebook Marketing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Jony, W. (2010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Internet Marketing for Beginners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PT Elex Media Komputindo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Osborne, J. W. (1993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Kiat Berbicara di Depan Umum Untuk Eksekutif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Jakarta: Bumi Aksara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  <w:szCs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Trim, B. (2011a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Muhammad Effect: Getaran yang dirindukan dan ditakuti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Solo: Tinta Medina.</w:t>
            </w:r>
          </w:p>
          <w:p w:rsidR="003E7DDB" w:rsidRPr="003E7DDB" w:rsidRDefault="003E7DDB" w:rsidP="003E7DDB">
            <w:pPr>
              <w:widowControl w:val="0"/>
              <w:autoSpaceDE w:val="0"/>
              <w:autoSpaceDN w:val="0"/>
              <w:adjustRightInd w:val="0"/>
              <w:ind w:left="731" w:hanging="851"/>
              <w:jc w:val="both"/>
              <w:rPr>
                <w:rFonts w:ascii="Times New Roman" w:hAnsi="Times New Roman" w:cs="Times New Roman"/>
                <w:noProof/>
                <w:sz w:val="24"/>
              </w:rPr>
            </w:pP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Trim, B. (2011b) </w:t>
            </w:r>
            <w:r w:rsidRPr="003E7DDB">
              <w:rPr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The art of Stimulating Idea: Jurus mendulang Ide dan Insaf agar kaya di Jalan Menulis</w:t>
            </w:r>
            <w:r w:rsidRPr="003E7DDB">
              <w:rPr>
                <w:rFonts w:ascii="Times New Roman" w:hAnsi="Times New Roman" w:cs="Times New Roman"/>
                <w:noProof/>
                <w:sz w:val="24"/>
                <w:szCs w:val="24"/>
              </w:rPr>
              <w:t>. Solo: Metagraf.</w:t>
            </w:r>
          </w:p>
          <w:p w:rsidR="003E7DDB" w:rsidRDefault="003E7DDB" w:rsidP="003E7DDB">
            <w:pPr>
              <w:spacing w:line="312" w:lineRule="auto"/>
              <w:ind w:left="731" w:hanging="851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bookmarkStart w:id="0" w:name="_GoBack"/>
            <w:bookmarkEnd w:id="0"/>
          </w:p>
          <w:p w:rsidR="00F74715" w:rsidRPr="00A16D9B" w:rsidRDefault="00F74715" w:rsidP="003E7DDB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uhid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N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l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mbang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Trim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924DF5" w:rsidRDefault="00924DF5"/>
    <w:sectPr w:rsidR="00924DF5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74F1C"/>
    <w:rsid w:val="0012251A"/>
    <w:rsid w:val="003E7DDB"/>
    <w:rsid w:val="0042167F"/>
    <w:rsid w:val="00924DF5"/>
    <w:rsid w:val="00974F1C"/>
    <w:rsid w:val="00F74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6985B0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5AA24A7-1FCA-4D66-A393-350EB73193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85</Words>
  <Characters>1627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Lenovo</cp:lastModifiedBy>
  <cp:revision>2</cp:revision>
  <dcterms:created xsi:type="dcterms:W3CDTF">2020-09-02T04:09:00Z</dcterms:created>
  <dcterms:modified xsi:type="dcterms:W3CDTF">2020-09-02T04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117d44b-ffc4-3b30-8f29-534c5bf9457f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deprecated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